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E719A7" w:rsidP="00EF4A95">
      <w:pPr>
        <w:tabs>
          <w:tab w:val="left" w:pos="3135"/>
        </w:tabs>
      </w:pPr>
      <w:r>
        <w:tab/>
      </w:r>
    </w:p>
    <w:p w:rsidR="002A2A03" w:rsidRDefault="002A2A03"/>
    <w:p w:rsidR="002A2A03" w:rsidRDefault="00E719A7">
      <w:pPr>
        <w:jc w:val="center"/>
      </w:pPr>
      <w:r>
        <w:t>Discussion 1-5</w:t>
      </w:r>
    </w:p>
    <w:p w:rsidR="002A2A03" w:rsidRDefault="00E719A7">
      <w:pPr>
        <w:jc w:val="center"/>
      </w:pPr>
      <w:r>
        <w:t xml:space="preserve">Name </w:t>
      </w:r>
    </w:p>
    <w:p w:rsidR="00B95839" w:rsidRDefault="00E719A7" w:rsidP="00DB65F9">
      <w:pPr>
        <w:jc w:val="center"/>
      </w:pPr>
      <w:r>
        <w:t>School or Institution Name (University at Place or Town, State)</w:t>
      </w: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B95839" w:rsidRDefault="00B95839" w:rsidP="00EB44F3">
      <w:pPr>
        <w:ind w:firstLine="0"/>
      </w:pPr>
    </w:p>
    <w:p w:rsidR="00B95839" w:rsidRDefault="00B95839" w:rsidP="00EB44F3">
      <w:pPr>
        <w:ind w:firstLine="0"/>
      </w:pPr>
    </w:p>
    <w:p w:rsidR="00DE3B00" w:rsidRDefault="00DE3B00" w:rsidP="00246146">
      <w:pPr>
        <w:tabs>
          <w:tab w:val="left" w:pos="2175"/>
        </w:tabs>
        <w:ind w:firstLine="0"/>
      </w:pPr>
    </w:p>
    <w:p w:rsidR="00AF3DCB" w:rsidRDefault="00E719A7" w:rsidP="00B621E4">
      <w:pPr>
        <w:ind w:firstLine="0"/>
        <w:jc w:val="center"/>
        <w:rPr>
          <w:b/>
        </w:rPr>
      </w:pPr>
      <w:r>
        <w:rPr>
          <w:b/>
        </w:rPr>
        <w:lastRenderedPageBreak/>
        <w:t>Discussion 1-5</w:t>
      </w:r>
    </w:p>
    <w:p w:rsidR="008D2D24" w:rsidRPr="008D2D24" w:rsidRDefault="008D2D24" w:rsidP="00EA6004">
      <w:pPr>
        <w:ind w:firstLine="0"/>
        <w:rPr>
          <w:b/>
        </w:rPr>
      </w:pPr>
      <w:r>
        <w:rPr>
          <w:b/>
        </w:rPr>
        <w:t>Discussion 1:</w:t>
      </w:r>
    </w:p>
    <w:p w:rsidR="0073594E" w:rsidRDefault="001447C5" w:rsidP="008D2D24">
      <w:r>
        <w:t xml:space="preserve">Myths can be defined in many ways such as tales and stores describing or interpreting the inner working of the universe including religious beliefs. </w:t>
      </w:r>
      <w:r w:rsidR="00982C4E">
        <w:t>In Polynesian culture, Maui was a god. He and his mother were worried about the shortness of the day to complete any work. So, by using magic and a mysterious fish hook he controlled the sun to crawl slowly on the sky</w:t>
      </w:r>
      <w:r w:rsidR="006C3899">
        <w:t xml:space="preserve"> </w:t>
      </w:r>
      <w:r w:rsidR="006C3899">
        <w:fldChar w:fldCharType="begin"/>
      </w:r>
      <w:r w:rsidR="006C3899">
        <w:instrText xml:space="preserve"> ADDIN ZOTERO_ITEM CSL_CITATION {"citationID":"a29cbtfv542","properties":{"formattedCitation":"(Graves, 1955)","plainCitation":"(Graves, 1955)"},"citationItems":[{"id":1696,"uris":["http://zotero.org/users/local/gITejLE9/items/R46H8HLP"],"uri":["http://zotero.org/users/local/gITejLE9/items/R46H8HLP"],"itemData":{"id":1696,"type":"book","title":"The Greek Myths. Vol. 1","publisher":"Penguin Baltimore","volume":"160","author":[{"family":"Graves","given":"Robert"}],"issued":{"date-parts":[["1955"]]}}}],"schema":"https://github.com/citation-style-language/schema/raw/master/csl-citation.json"} </w:instrText>
      </w:r>
      <w:r w:rsidR="006C3899">
        <w:fldChar w:fldCharType="separate"/>
      </w:r>
      <w:r w:rsidR="006C3899" w:rsidRPr="006C3899">
        <w:t>(Graves, 1955)</w:t>
      </w:r>
      <w:r w:rsidR="006C3899">
        <w:fldChar w:fldCharType="end"/>
      </w:r>
      <w:r w:rsidR="00982C4E">
        <w:t xml:space="preserve">. </w:t>
      </w:r>
      <w:r w:rsidR="00BE73BF">
        <w:t xml:space="preserve">Similar myths from Izanami deities created the </w:t>
      </w:r>
      <w:r w:rsidR="000B0048">
        <w:t>Kagutsuchi, known as the fire god. Some religions and cultures still believe in myths.</w:t>
      </w:r>
    </w:p>
    <w:p w:rsidR="008D2D24" w:rsidRPr="008D2D24" w:rsidRDefault="008D2D24" w:rsidP="008D2D24">
      <w:pPr>
        <w:ind w:firstLine="0"/>
        <w:rPr>
          <w:b/>
        </w:rPr>
      </w:pPr>
      <w:r>
        <w:rPr>
          <w:b/>
        </w:rPr>
        <w:t>Discussion 2</w:t>
      </w:r>
      <w:r>
        <w:rPr>
          <w:b/>
        </w:rPr>
        <w:t>:</w:t>
      </w:r>
    </w:p>
    <w:p w:rsidR="00823761" w:rsidRDefault="00E719A7" w:rsidP="008D2D24">
      <w:r>
        <w:t>Data of millions of Facebook users was breached in a session hijacking attack during 2018. Attackers were able to steal login cookies from end users and then used t</w:t>
      </w:r>
      <w:r>
        <w:t>he stolen cookies to authenticate on servers of the social media network. The attack was discovered when multiple requests were identified on the server with the same digital footprint</w:t>
      </w:r>
      <w:r w:rsidR="006C3899">
        <w:t xml:space="preserve"> </w:t>
      </w:r>
      <w:r w:rsidR="006C3899">
        <w:fldChar w:fldCharType="begin"/>
      </w:r>
      <w:r w:rsidR="006C3899">
        <w:instrText xml:space="preserve"> ADDIN ZOTERO_ITEM CSL_CITATION {"citationID":"a22r3hfmjdn","properties":{"formattedCitation":"(Isaac &amp; Frenkel, 2018)","plainCitation":"(Isaac &amp; Frenkel, 2018)"},"citationItems":[{"id":1697,"uris":["http://zotero.org/users/local/gITejLE9/items/HWR2PZXZ"],"uri":["http://zotero.org/users/local/gITejLE9/items/HWR2PZXZ"],"itemData":{"id":1697,"type":"article-journal","title":"Facebook Security Breach Exposes Accounts of 50 Million Users","container-title":"NY Times (Sept. 28, 2018), https://www. nytimes. com/2018/09/28/technology/facebook-hack-data-breach. html","author":[{"family":"Isaac","given":"Mike"},{"family":"Frenkel","given":"Sheera"}],"issued":{"date-parts":[["2018"]]}}}],"schema":"https://github.com/citation-style-language/schema/raw/master/csl-citation.json"} </w:instrText>
      </w:r>
      <w:r w:rsidR="006C3899">
        <w:fldChar w:fldCharType="separate"/>
      </w:r>
      <w:r w:rsidR="006C3899" w:rsidRPr="006C3899">
        <w:t>(Isaac &amp; Frenkel, 2018)</w:t>
      </w:r>
      <w:r w:rsidR="006C3899">
        <w:fldChar w:fldCharType="end"/>
      </w:r>
      <w:r>
        <w:t xml:space="preserve">. </w:t>
      </w:r>
      <w:r w:rsidR="00097DB2">
        <w:t>After the attack, the social media giant changed the authentication mechanism on servers and the expiry dates of specific cookies.</w:t>
      </w:r>
    </w:p>
    <w:p w:rsidR="008D2D24" w:rsidRPr="008D2D24" w:rsidRDefault="008D2D24" w:rsidP="008D2D24">
      <w:pPr>
        <w:ind w:firstLine="0"/>
        <w:rPr>
          <w:b/>
        </w:rPr>
      </w:pPr>
      <w:r>
        <w:rPr>
          <w:b/>
        </w:rPr>
        <w:t>Discussion 3</w:t>
      </w:r>
      <w:r>
        <w:rPr>
          <w:b/>
        </w:rPr>
        <w:t>:</w:t>
      </w:r>
    </w:p>
    <w:p w:rsidR="002B07A2" w:rsidRDefault="00E719A7" w:rsidP="00EA6004">
      <w:pPr>
        <w:ind w:firstLine="0"/>
      </w:pPr>
      <w:r>
        <w:tab/>
      </w:r>
      <w:r w:rsidR="00123216">
        <w:t xml:space="preserve">In 2017, a word press malware </w:t>
      </w:r>
      <w:r w:rsidR="00B22596">
        <w:t>capable of stealing cookies form users compromised thousands of website designed using word press programming models. The attacks were successful due to the flaws in code rendering engine of word press. The vulnerability was fixed by word press to prevent future atta</w:t>
      </w:r>
      <w:r w:rsidR="009A257D">
        <w:t>c</w:t>
      </w:r>
      <w:r w:rsidR="00B22596">
        <w:t>ks.</w:t>
      </w:r>
    </w:p>
    <w:p w:rsidR="008D2D24" w:rsidRPr="008D2D24" w:rsidRDefault="008D2D24" w:rsidP="008D2D24">
      <w:pPr>
        <w:ind w:firstLine="0"/>
        <w:rPr>
          <w:b/>
        </w:rPr>
      </w:pPr>
      <w:r>
        <w:rPr>
          <w:b/>
        </w:rPr>
        <w:t>Discussion 4</w:t>
      </w:r>
      <w:r>
        <w:rPr>
          <w:b/>
        </w:rPr>
        <w:t>:</w:t>
      </w:r>
    </w:p>
    <w:p w:rsidR="009A257D" w:rsidRDefault="00E719A7" w:rsidP="00EA6004">
      <w:pPr>
        <w:ind w:firstLine="0"/>
      </w:pPr>
      <w:r>
        <w:tab/>
      </w:r>
      <w:r w:rsidR="004B4B1A">
        <w:t>Modern Olympics are somewhat similar to the ancient Olympics. Like the modern Olympics, ancient Olympics were also celebrated every four years with a simil</w:t>
      </w:r>
      <w:r w:rsidR="008E41BC">
        <w:t xml:space="preserve">ar type of gaming </w:t>
      </w:r>
      <w:r w:rsidR="008E41BC">
        <w:lastRenderedPageBreak/>
        <w:t xml:space="preserve">competitions such as jumping, wrestling, etc. </w:t>
      </w:r>
      <w:r w:rsidR="00C14792">
        <w:t xml:space="preserve">For ancient Olympics, married women were not allowed to participate, but unmarried females were allowed to participate. </w:t>
      </w:r>
      <w:r w:rsidR="00BD08BF">
        <w:t xml:space="preserve">The “Running girl” statue was a symbolization for female participation in Olympics and what they wore during games. </w:t>
      </w:r>
    </w:p>
    <w:p w:rsidR="008D2D24" w:rsidRPr="008D2D24" w:rsidRDefault="008D2D24" w:rsidP="00EA6004">
      <w:pPr>
        <w:ind w:firstLine="0"/>
        <w:rPr>
          <w:b/>
        </w:rPr>
      </w:pPr>
      <w:r>
        <w:rPr>
          <w:b/>
        </w:rPr>
        <w:t>Discussion 5</w:t>
      </w:r>
      <w:r>
        <w:rPr>
          <w:b/>
        </w:rPr>
        <w:t>:</w:t>
      </w:r>
      <w:bookmarkStart w:id="0" w:name="_GoBack"/>
      <w:bookmarkEnd w:id="0"/>
    </w:p>
    <w:p w:rsidR="0073594E" w:rsidRDefault="00E719A7" w:rsidP="00EA6004">
      <w:pPr>
        <w:ind w:firstLine="0"/>
      </w:pPr>
      <w:r>
        <w:tab/>
        <w:t xml:space="preserve">Emperor Titus Flavius </w:t>
      </w:r>
      <w:r w:rsidR="00CC5289">
        <w:t xml:space="preserve">Vespasian built the Colosseum in ancient Rome as a gift to his people. It was built at the heart of the town where it was used to house commercial activities. </w:t>
      </w:r>
      <w:r w:rsidR="002C66DC">
        <w:t xml:space="preserve">It was the fascinating structure of ancient Rome. Due to the circumstances and reasons for that, it was built make it comparable </w:t>
      </w:r>
      <w:r w:rsidR="00DE38CE">
        <w:t xml:space="preserve">to modern corporate and religious structures. </w:t>
      </w:r>
    </w:p>
    <w:p w:rsidR="00D3691C" w:rsidRDefault="00E719A7" w:rsidP="00EA6004">
      <w:pPr>
        <w:ind w:firstLine="0"/>
      </w:pPr>
      <w:r>
        <w:tab/>
      </w:r>
      <w:r w:rsidR="002C66DC">
        <w:t xml:space="preserve"> </w:t>
      </w:r>
    </w:p>
    <w:p w:rsidR="00077267" w:rsidRDefault="00E719A7" w:rsidP="00EA6004">
      <w:pPr>
        <w:ind w:firstLine="0"/>
      </w:pPr>
      <w:r>
        <w:tab/>
      </w:r>
    </w:p>
    <w:p w:rsidR="004320C2" w:rsidRDefault="004320C2" w:rsidP="00EF4A95">
      <w:pPr>
        <w:ind w:firstLine="0"/>
      </w:pPr>
    </w:p>
    <w:p w:rsidR="004320C2" w:rsidRDefault="004320C2" w:rsidP="00EF4A95">
      <w:pPr>
        <w:ind w:firstLine="0"/>
      </w:pPr>
    </w:p>
    <w:p w:rsidR="004320C2" w:rsidRDefault="004320C2" w:rsidP="00EF4A95">
      <w:pPr>
        <w:ind w:firstLine="0"/>
      </w:pPr>
    </w:p>
    <w:p w:rsidR="004320C2" w:rsidRDefault="004320C2" w:rsidP="00EF4A95">
      <w:pPr>
        <w:ind w:firstLine="0"/>
      </w:pPr>
    </w:p>
    <w:p w:rsidR="004320C2" w:rsidRDefault="004320C2" w:rsidP="00EF4A95">
      <w:pPr>
        <w:ind w:firstLine="0"/>
      </w:pPr>
    </w:p>
    <w:p w:rsidR="004320C2" w:rsidRDefault="004320C2" w:rsidP="00EF4A95">
      <w:pPr>
        <w:ind w:firstLine="0"/>
      </w:pPr>
    </w:p>
    <w:p w:rsidR="006C3899" w:rsidRDefault="006C3899" w:rsidP="00EF4A95">
      <w:pPr>
        <w:ind w:firstLine="0"/>
      </w:pPr>
    </w:p>
    <w:p w:rsidR="006C3899" w:rsidRDefault="006C3899" w:rsidP="00EF4A95">
      <w:pPr>
        <w:ind w:firstLine="0"/>
      </w:pPr>
    </w:p>
    <w:p w:rsidR="006C3899" w:rsidRDefault="006C3899" w:rsidP="00EF4A95">
      <w:pPr>
        <w:ind w:firstLine="0"/>
      </w:pPr>
    </w:p>
    <w:p w:rsidR="006C3899" w:rsidRDefault="006C3899" w:rsidP="00EF4A95">
      <w:pPr>
        <w:ind w:firstLine="0"/>
      </w:pPr>
    </w:p>
    <w:p w:rsidR="006C3899" w:rsidRDefault="006C3899" w:rsidP="00EF4A95">
      <w:pPr>
        <w:ind w:firstLine="0"/>
      </w:pPr>
    </w:p>
    <w:p w:rsidR="006C3899" w:rsidRDefault="006C3899" w:rsidP="00EF4A95">
      <w:pPr>
        <w:ind w:firstLine="0"/>
      </w:pPr>
    </w:p>
    <w:p w:rsidR="006C3899" w:rsidRDefault="006C3899" w:rsidP="00EF4A95">
      <w:pPr>
        <w:ind w:firstLine="0"/>
      </w:pPr>
    </w:p>
    <w:p w:rsidR="006C3899" w:rsidRDefault="006C3899" w:rsidP="00EF4A95">
      <w:pPr>
        <w:ind w:firstLine="0"/>
      </w:pPr>
    </w:p>
    <w:p w:rsidR="006C3899" w:rsidRDefault="006C3899" w:rsidP="00EF4A95">
      <w:pPr>
        <w:ind w:firstLine="0"/>
      </w:pPr>
    </w:p>
    <w:p w:rsidR="006C3899" w:rsidRDefault="006C3899" w:rsidP="00EF4A95">
      <w:pPr>
        <w:ind w:firstLine="0"/>
      </w:pPr>
    </w:p>
    <w:p w:rsidR="006C3899" w:rsidRDefault="006C3899" w:rsidP="00EF4A95">
      <w:pPr>
        <w:ind w:firstLine="0"/>
      </w:pPr>
    </w:p>
    <w:p w:rsidR="006C3899" w:rsidRDefault="00E719A7" w:rsidP="006C3899">
      <w:pPr>
        <w:ind w:firstLine="0"/>
        <w:jc w:val="center"/>
      </w:pPr>
      <w:r>
        <w:t>References</w:t>
      </w:r>
    </w:p>
    <w:p w:rsidR="006C3899" w:rsidRPr="006C3899" w:rsidRDefault="00E719A7" w:rsidP="006C3899">
      <w:pPr>
        <w:pStyle w:val="Bibliography"/>
      </w:pPr>
      <w:r>
        <w:fldChar w:fldCharType="begin"/>
      </w:r>
      <w:r>
        <w:instrText xml:space="preserve"> ADDIN ZOTERO_BIBL {"custom":[]} CSL_BIBLIOGRAPHY </w:instrText>
      </w:r>
      <w:r>
        <w:fldChar w:fldCharType="separate"/>
      </w:r>
      <w:r w:rsidRPr="006C3899">
        <w:t xml:space="preserve">Graves, R. (1955). </w:t>
      </w:r>
      <w:r w:rsidRPr="006C3899">
        <w:rPr>
          <w:i/>
          <w:iCs/>
        </w:rPr>
        <w:t>The Greek Myths. Vol. 1</w:t>
      </w:r>
      <w:r w:rsidRPr="006C3899">
        <w:t xml:space="preserve"> (Vol. 160). Penguin Baltimore.</w:t>
      </w:r>
    </w:p>
    <w:p w:rsidR="006C3899" w:rsidRPr="006C3899" w:rsidRDefault="00E719A7" w:rsidP="006C3899">
      <w:pPr>
        <w:pStyle w:val="Bibliography"/>
      </w:pPr>
      <w:r w:rsidRPr="006C3899">
        <w:t xml:space="preserve">Isaac, M., &amp; Frenkel, S. (2018). Facebook Security Breach Exposes Accounts of 50 Million Users. </w:t>
      </w:r>
      <w:r w:rsidRPr="006C3899">
        <w:rPr>
          <w:i/>
          <w:iCs/>
        </w:rPr>
        <w:t>NY Times (Sept. 28, 2018), Https://W</w:t>
      </w:r>
      <w:r w:rsidRPr="006C3899">
        <w:rPr>
          <w:i/>
          <w:iCs/>
        </w:rPr>
        <w:t>ww. Nytimes. Com/2018/09/28/Technology/Facebook-Hack-Data-Breach. Html</w:t>
      </w:r>
      <w:r w:rsidRPr="006C3899">
        <w:t>.</w:t>
      </w:r>
    </w:p>
    <w:p w:rsidR="006C3899" w:rsidRDefault="00E719A7" w:rsidP="006C3899">
      <w:pPr>
        <w:ind w:firstLine="0"/>
        <w:jc w:val="center"/>
      </w:pPr>
      <w:r>
        <w:fldChar w:fldCharType="end"/>
      </w:r>
    </w:p>
    <w:sectPr w:rsidR="006C3899">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719A7" w:rsidRDefault="00E719A7">
      <w:pPr>
        <w:spacing w:line="240" w:lineRule="auto"/>
      </w:pPr>
      <w:r>
        <w:separator/>
      </w:r>
    </w:p>
  </w:endnote>
  <w:endnote w:type="continuationSeparator" w:id="0">
    <w:p w:rsidR="00E719A7" w:rsidRDefault="00E719A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719A7" w:rsidRDefault="00E719A7">
      <w:pPr>
        <w:spacing w:line="240" w:lineRule="auto"/>
      </w:pPr>
      <w:r>
        <w:separator/>
      </w:r>
    </w:p>
  </w:footnote>
  <w:footnote w:type="continuationSeparator" w:id="0">
    <w:p w:rsidR="00E719A7" w:rsidRDefault="00E719A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E719A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E719A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D2D24">
      <w:rPr>
        <w:rStyle w:val="PageNumber"/>
        <w:noProof/>
      </w:rPr>
      <w:t>2</w:t>
    </w:r>
    <w:r>
      <w:rPr>
        <w:rStyle w:val="PageNumber"/>
      </w:rPr>
      <w:fldChar w:fldCharType="end"/>
    </w:r>
  </w:p>
  <w:p w:rsidR="002A2A03" w:rsidRDefault="00E719A7">
    <w:pPr>
      <w:pStyle w:val="Header"/>
      <w:ind w:right="360" w:firstLine="0"/>
    </w:pPr>
    <w:r>
      <w:t>DISCUSSION 1-5</w:t>
    </w:r>
    <w:r w:rsidR="00A109EB">
      <w:t xml:space="preserve"> </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E719A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D2D24">
      <w:rPr>
        <w:rStyle w:val="PageNumber"/>
        <w:noProof/>
      </w:rPr>
      <w:t>1</w:t>
    </w:r>
    <w:r>
      <w:rPr>
        <w:rStyle w:val="PageNumber"/>
      </w:rPr>
      <w:fldChar w:fldCharType="end"/>
    </w:r>
  </w:p>
  <w:p w:rsidR="002A2A03" w:rsidRDefault="00E719A7">
    <w:pPr>
      <w:ind w:right="360" w:firstLine="0"/>
    </w:pPr>
    <w:r>
      <w:t xml:space="preserve">Running head: </w:t>
    </w:r>
    <w:r w:rsidR="00EA6004">
      <w:t>DISCUSSION 1-5</w:t>
    </w:r>
    <w:r w:rsidR="00A109EB">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czN7YwMTA1MrQwMzFR0lEKTi0uzszPAykwMqsFAMbqXlEtAAAA"/>
  </w:docVars>
  <w:rsids>
    <w:rsidRoot w:val="00CF29F0"/>
    <w:rsid w:val="000023C4"/>
    <w:rsid w:val="0000793A"/>
    <w:rsid w:val="00007F8E"/>
    <w:rsid w:val="00046599"/>
    <w:rsid w:val="00075C01"/>
    <w:rsid w:val="00077267"/>
    <w:rsid w:val="00097DB2"/>
    <w:rsid w:val="000B0048"/>
    <w:rsid w:val="000B0A32"/>
    <w:rsid w:val="00123216"/>
    <w:rsid w:val="00140CE8"/>
    <w:rsid w:val="001447C5"/>
    <w:rsid w:val="00147B28"/>
    <w:rsid w:val="00166139"/>
    <w:rsid w:val="001A0A79"/>
    <w:rsid w:val="001B2F79"/>
    <w:rsid w:val="001C065B"/>
    <w:rsid w:val="001C42C2"/>
    <w:rsid w:val="001E2013"/>
    <w:rsid w:val="00212927"/>
    <w:rsid w:val="0023031F"/>
    <w:rsid w:val="00233183"/>
    <w:rsid w:val="0024340D"/>
    <w:rsid w:val="00246146"/>
    <w:rsid w:val="00251411"/>
    <w:rsid w:val="00271243"/>
    <w:rsid w:val="002A2A03"/>
    <w:rsid w:val="002B07A2"/>
    <w:rsid w:val="002C66DC"/>
    <w:rsid w:val="002D5F9C"/>
    <w:rsid w:val="002E0F32"/>
    <w:rsid w:val="002E7358"/>
    <w:rsid w:val="0030341D"/>
    <w:rsid w:val="00311868"/>
    <w:rsid w:val="00313DA3"/>
    <w:rsid w:val="00323854"/>
    <w:rsid w:val="00361A13"/>
    <w:rsid w:val="00377884"/>
    <w:rsid w:val="003815F3"/>
    <w:rsid w:val="00390012"/>
    <w:rsid w:val="00393A20"/>
    <w:rsid w:val="003A4309"/>
    <w:rsid w:val="003B081A"/>
    <w:rsid w:val="003C5EA6"/>
    <w:rsid w:val="003C6646"/>
    <w:rsid w:val="003D2E1B"/>
    <w:rsid w:val="004018B2"/>
    <w:rsid w:val="00421B96"/>
    <w:rsid w:val="004229D9"/>
    <w:rsid w:val="004320C2"/>
    <w:rsid w:val="00432199"/>
    <w:rsid w:val="00435AA6"/>
    <w:rsid w:val="00454528"/>
    <w:rsid w:val="0047191A"/>
    <w:rsid w:val="00480F91"/>
    <w:rsid w:val="004957C2"/>
    <w:rsid w:val="00496757"/>
    <w:rsid w:val="004A2D26"/>
    <w:rsid w:val="004B4B1A"/>
    <w:rsid w:val="004E1A61"/>
    <w:rsid w:val="004E24CA"/>
    <w:rsid w:val="0050128E"/>
    <w:rsid w:val="00507173"/>
    <w:rsid w:val="0051793F"/>
    <w:rsid w:val="00550FC6"/>
    <w:rsid w:val="00563EB1"/>
    <w:rsid w:val="005722C0"/>
    <w:rsid w:val="005907B1"/>
    <w:rsid w:val="005B0960"/>
    <w:rsid w:val="005C3508"/>
    <w:rsid w:val="005D00FF"/>
    <w:rsid w:val="005D7758"/>
    <w:rsid w:val="005E735E"/>
    <w:rsid w:val="00605A38"/>
    <w:rsid w:val="0061580C"/>
    <w:rsid w:val="006321AD"/>
    <w:rsid w:val="00640470"/>
    <w:rsid w:val="0068455B"/>
    <w:rsid w:val="00684593"/>
    <w:rsid w:val="006A2129"/>
    <w:rsid w:val="006C1178"/>
    <w:rsid w:val="006C12E0"/>
    <w:rsid w:val="006C17C5"/>
    <w:rsid w:val="006C3899"/>
    <w:rsid w:val="006E3557"/>
    <w:rsid w:val="0073594E"/>
    <w:rsid w:val="00774A3E"/>
    <w:rsid w:val="007861A0"/>
    <w:rsid w:val="00787BB4"/>
    <w:rsid w:val="00795A0D"/>
    <w:rsid w:val="007A789C"/>
    <w:rsid w:val="007C73EB"/>
    <w:rsid w:val="007E1CA1"/>
    <w:rsid w:val="007E4DBB"/>
    <w:rsid w:val="0081318C"/>
    <w:rsid w:val="00823761"/>
    <w:rsid w:val="00830A52"/>
    <w:rsid w:val="00843822"/>
    <w:rsid w:val="008453DB"/>
    <w:rsid w:val="00873AF5"/>
    <w:rsid w:val="00891F79"/>
    <w:rsid w:val="008B6E33"/>
    <w:rsid w:val="008C5CBA"/>
    <w:rsid w:val="008D2D24"/>
    <w:rsid w:val="008E41BC"/>
    <w:rsid w:val="008F5662"/>
    <w:rsid w:val="00901A88"/>
    <w:rsid w:val="00911740"/>
    <w:rsid w:val="0091463D"/>
    <w:rsid w:val="009268A1"/>
    <w:rsid w:val="009451D9"/>
    <w:rsid w:val="00953A21"/>
    <w:rsid w:val="00953D6F"/>
    <w:rsid w:val="009764B6"/>
    <w:rsid w:val="00982C4E"/>
    <w:rsid w:val="00985026"/>
    <w:rsid w:val="00986F36"/>
    <w:rsid w:val="009A257D"/>
    <w:rsid w:val="009E3FFB"/>
    <w:rsid w:val="009E4ADE"/>
    <w:rsid w:val="009F546D"/>
    <w:rsid w:val="00A00226"/>
    <w:rsid w:val="00A109EB"/>
    <w:rsid w:val="00A162F7"/>
    <w:rsid w:val="00A322EE"/>
    <w:rsid w:val="00A43FA3"/>
    <w:rsid w:val="00A623A2"/>
    <w:rsid w:val="00AA0E9C"/>
    <w:rsid w:val="00AB634E"/>
    <w:rsid w:val="00AE5B34"/>
    <w:rsid w:val="00AF11AD"/>
    <w:rsid w:val="00AF3DCB"/>
    <w:rsid w:val="00B22596"/>
    <w:rsid w:val="00B22762"/>
    <w:rsid w:val="00B23A42"/>
    <w:rsid w:val="00B35F92"/>
    <w:rsid w:val="00B4200E"/>
    <w:rsid w:val="00B46071"/>
    <w:rsid w:val="00B56B16"/>
    <w:rsid w:val="00B621E4"/>
    <w:rsid w:val="00B67B81"/>
    <w:rsid w:val="00B73C54"/>
    <w:rsid w:val="00B84D75"/>
    <w:rsid w:val="00B95839"/>
    <w:rsid w:val="00BB408F"/>
    <w:rsid w:val="00BD08BF"/>
    <w:rsid w:val="00BE73BF"/>
    <w:rsid w:val="00C022DE"/>
    <w:rsid w:val="00C14792"/>
    <w:rsid w:val="00C37652"/>
    <w:rsid w:val="00C37EC1"/>
    <w:rsid w:val="00C53712"/>
    <w:rsid w:val="00C67138"/>
    <w:rsid w:val="00C82E69"/>
    <w:rsid w:val="00C87961"/>
    <w:rsid w:val="00C92425"/>
    <w:rsid w:val="00C953AF"/>
    <w:rsid w:val="00CC5289"/>
    <w:rsid w:val="00CD4CDA"/>
    <w:rsid w:val="00CD6D69"/>
    <w:rsid w:val="00CE47AB"/>
    <w:rsid w:val="00CE7D80"/>
    <w:rsid w:val="00CF29F0"/>
    <w:rsid w:val="00D20444"/>
    <w:rsid w:val="00D3691C"/>
    <w:rsid w:val="00D62DFF"/>
    <w:rsid w:val="00D90033"/>
    <w:rsid w:val="00D95B6C"/>
    <w:rsid w:val="00DB5F27"/>
    <w:rsid w:val="00DB65F9"/>
    <w:rsid w:val="00DE1E3A"/>
    <w:rsid w:val="00DE38CE"/>
    <w:rsid w:val="00DE3B00"/>
    <w:rsid w:val="00E35DF4"/>
    <w:rsid w:val="00E44A3B"/>
    <w:rsid w:val="00E523D1"/>
    <w:rsid w:val="00E56752"/>
    <w:rsid w:val="00E719A7"/>
    <w:rsid w:val="00E97112"/>
    <w:rsid w:val="00EA6004"/>
    <w:rsid w:val="00EB44F3"/>
    <w:rsid w:val="00EB64A5"/>
    <w:rsid w:val="00EF4A95"/>
    <w:rsid w:val="00F14CE0"/>
    <w:rsid w:val="00F3366E"/>
    <w:rsid w:val="00F427F2"/>
    <w:rsid w:val="00F63967"/>
    <w:rsid w:val="00FA18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4236AE79-00F7-4DFB-A7F5-4AB2CB45D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lang w:val="en-US" w:eastAsia="en-US"/>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6C117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TotalTime>
  <Pages>4</Pages>
  <Words>608</Words>
  <Characters>3468</Characters>
  <Application>Microsoft Office Word</Application>
  <DocSecurity>0</DocSecurity>
  <Lines>28</Lines>
  <Paragraphs>8</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40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14</cp:revision>
  <dcterms:created xsi:type="dcterms:W3CDTF">2019-01-06T04:44:00Z</dcterms:created>
  <dcterms:modified xsi:type="dcterms:W3CDTF">2019-01-06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4pvoq9hy"/&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